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D53BC56" w14:textId="77777777" w:rsidR="00FB57CF" w:rsidRPr="00FB57CF" w:rsidRDefault="00FB57CF" w:rsidP="00FB57CF">
      <w:pPr>
        <w:contextualSpacing/>
        <w:jc w:val="center"/>
        <w:rPr>
          <w:b/>
          <w:sz w:val="36"/>
        </w:rPr>
      </w:pPr>
      <w:r w:rsidRPr="00FB57CF">
        <w:rPr>
          <w:b/>
          <w:sz w:val="36"/>
        </w:rPr>
        <w:t>Curriculum Vitae</w:t>
      </w:r>
    </w:p>
    <w:p w14:paraId="106D319F" w14:textId="513C312A" w:rsidR="00B34263" w:rsidRPr="00FB57CF" w:rsidRDefault="0052726A" w:rsidP="0039548B">
      <w:pPr>
        <w:contextualSpacing/>
        <w:jc w:val="center"/>
        <w:rPr>
          <w:sz w:val="36"/>
        </w:rPr>
      </w:pPr>
      <w:r>
        <w:rPr>
          <w:sz w:val="36"/>
        </w:rPr>
        <w:t>Dawood Yusef, MD</w:t>
      </w:r>
    </w:p>
    <w:p w14:paraId="48155656" w14:textId="77777777" w:rsidR="00F375A3" w:rsidRDefault="00F375A3" w:rsidP="00F375A3">
      <w:pPr>
        <w:contextualSpacing/>
      </w:pPr>
    </w:p>
    <w:p w14:paraId="791AF8E9" w14:textId="77777777" w:rsidR="00D354CD" w:rsidRDefault="00687DBE" w:rsidP="00D354CD">
      <w:pPr>
        <w:contextualSpacing/>
        <w:rPr>
          <w:b/>
        </w:rPr>
      </w:pPr>
      <w:r w:rsidRPr="00F375A3">
        <w:rPr>
          <w:b/>
        </w:rPr>
        <w:t>Permanent Address:</w:t>
      </w:r>
      <w:r w:rsidRPr="0039548B">
        <w:tab/>
      </w:r>
      <w:r w:rsidR="00F375A3">
        <w:tab/>
      </w:r>
      <w:r w:rsidR="00F375A3">
        <w:tab/>
      </w:r>
      <w:r w:rsidR="00F375A3">
        <w:tab/>
      </w:r>
      <w:r w:rsidR="00F375A3">
        <w:tab/>
      </w:r>
      <w:r w:rsidR="0052726A">
        <w:rPr>
          <w:b/>
        </w:rPr>
        <w:t xml:space="preserve">                                         </w:t>
      </w:r>
      <w:r w:rsidR="002B20D4">
        <w:rPr>
          <w:b/>
        </w:rPr>
        <w:t xml:space="preserve">  </w:t>
      </w:r>
    </w:p>
    <w:p w14:paraId="1E34806A" w14:textId="0A3967E6" w:rsidR="00D354CD" w:rsidRDefault="00022942" w:rsidP="00D354CD">
      <w:pPr>
        <w:contextualSpacing/>
      </w:pPr>
      <w:r>
        <w:t xml:space="preserve">924 Fern </w:t>
      </w:r>
      <w:proofErr w:type="spellStart"/>
      <w:r>
        <w:t>ave</w:t>
      </w:r>
      <w:proofErr w:type="spellEnd"/>
      <w:r w:rsidR="00D354CD">
        <w:t xml:space="preserve">, </w:t>
      </w:r>
    </w:p>
    <w:p w14:paraId="47FB4EB5" w14:textId="1E854AAB" w:rsidR="00FB57CF" w:rsidRPr="0039548B" w:rsidRDefault="00D354CD" w:rsidP="00D354CD">
      <w:pPr>
        <w:contextualSpacing/>
      </w:pPr>
      <w:r>
        <w:t>Orlando FL 32814</w:t>
      </w:r>
      <w:r w:rsidR="00FB57CF" w:rsidRPr="0039548B">
        <w:tab/>
      </w:r>
      <w:r w:rsidR="002B20D4">
        <w:tab/>
      </w:r>
      <w:r w:rsidR="002B20D4">
        <w:tab/>
      </w:r>
      <w:r w:rsidR="002B20D4">
        <w:tab/>
      </w:r>
      <w:r w:rsidR="00133A01">
        <w:tab/>
      </w:r>
    </w:p>
    <w:p w14:paraId="0F074E8C" w14:textId="77777777" w:rsidR="003E3207" w:rsidRDefault="00687DBE" w:rsidP="0039548B">
      <w:pPr>
        <w:contextualSpacing/>
      </w:pPr>
      <w:r w:rsidRPr="0039548B">
        <w:tab/>
      </w:r>
      <w:r w:rsidRPr="0039548B">
        <w:tab/>
      </w:r>
    </w:p>
    <w:p w14:paraId="265D0DB4" w14:textId="2DF4D85A" w:rsidR="00682FE0" w:rsidRPr="0039548B" w:rsidRDefault="00682FE0" w:rsidP="0052726A">
      <w:pPr>
        <w:contextualSpacing/>
      </w:pPr>
      <w:r w:rsidRPr="00F375A3">
        <w:rPr>
          <w:b/>
        </w:rPr>
        <w:t>Email:</w:t>
      </w:r>
      <w:r w:rsidR="00687DBE" w:rsidRPr="00F375A3">
        <w:rPr>
          <w:b/>
        </w:rPr>
        <w:tab/>
      </w:r>
      <w:r w:rsidR="001A4CA2">
        <w:tab/>
      </w:r>
      <w:r w:rsidR="0052726A" w:rsidRPr="0052726A">
        <w:t>dhyusef@just.edu.jo/</w:t>
      </w:r>
      <w:r w:rsidR="0052726A">
        <w:t xml:space="preserve"> Dawood_hh@hotmail.com</w:t>
      </w:r>
    </w:p>
    <w:p w14:paraId="5AE378BF" w14:textId="295E2459" w:rsidR="00687DBE" w:rsidRPr="0039548B" w:rsidRDefault="00687DBE" w:rsidP="00D354CD">
      <w:pPr>
        <w:pBdr>
          <w:bottom w:val="single" w:sz="12" w:space="1" w:color="auto"/>
        </w:pBdr>
        <w:contextualSpacing/>
      </w:pPr>
    </w:p>
    <w:p w14:paraId="639C26BA" w14:textId="77777777" w:rsidR="00687DBE" w:rsidRPr="0039548B" w:rsidRDefault="00687DBE" w:rsidP="0039548B">
      <w:pPr>
        <w:contextualSpacing/>
      </w:pPr>
    </w:p>
    <w:p w14:paraId="7886AA9F" w14:textId="67BDEBEF" w:rsidR="00687DBE" w:rsidRPr="00F375A3" w:rsidRDefault="00687DBE" w:rsidP="006C35C8">
      <w:pPr>
        <w:contextualSpacing/>
        <w:rPr>
          <w:b/>
        </w:rPr>
      </w:pPr>
      <w:r w:rsidRPr="00F375A3">
        <w:rPr>
          <w:b/>
        </w:rPr>
        <w:t>Education:</w:t>
      </w:r>
      <w:r w:rsidR="00094F31">
        <w:rPr>
          <w:b/>
        </w:rPr>
        <w:t xml:space="preserve"> </w:t>
      </w:r>
    </w:p>
    <w:p w14:paraId="614C9C08" w14:textId="0A971846" w:rsidR="00687DBE" w:rsidRDefault="006C35C8" w:rsidP="006C35C8">
      <w:pPr>
        <w:pStyle w:val="ListParagraph"/>
        <w:numPr>
          <w:ilvl w:val="0"/>
          <w:numId w:val="1"/>
        </w:numPr>
      </w:pPr>
      <w:r>
        <w:t>Cleveland Clinic</w:t>
      </w:r>
      <w:r w:rsidR="00687DBE" w:rsidRPr="0039548B">
        <w:t xml:space="preserve">: </w:t>
      </w:r>
      <w:r>
        <w:t>Cleveland, OH</w:t>
      </w:r>
      <w:r w:rsidR="00D46F99">
        <w:t>, USA</w:t>
      </w:r>
      <w:r w:rsidR="00687DBE" w:rsidRPr="0039548B">
        <w:t xml:space="preserve"> (</w:t>
      </w:r>
      <w:r>
        <w:t>July 2011-June 2014</w:t>
      </w:r>
      <w:r w:rsidR="00687DBE" w:rsidRPr="0039548B">
        <w:t>)</w:t>
      </w:r>
    </w:p>
    <w:p w14:paraId="530ACBED" w14:textId="2F32165A" w:rsidR="00436D1E" w:rsidRDefault="006C35C8" w:rsidP="00436D1E">
      <w:pPr>
        <w:pStyle w:val="ListParagraph"/>
        <w:numPr>
          <w:ilvl w:val="1"/>
          <w:numId w:val="1"/>
        </w:numPr>
      </w:pPr>
      <w:r>
        <w:t>Pediatric Infectious Diseases fellowship</w:t>
      </w:r>
    </w:p>
    <w:p w14:paraId="65D9638A" w14:textId="77777777" w:rsidR="000F3563" w:rsidRDefault="000F3563" w:rsidP="000F3563">
      <w:pPr>
        <w:pStyle w:val="ListParagraph"/>
        <w:ind w:left="1440"/>
      </w:pPr>
    </w:p>
    <w:p w14:paraId="603E27F3" w14:textId="00220228" w:rsidR="00687DBE" w:rsidRDefault="006C35C8" w:rsidP="006C35C8">
      <w:pPr>
        <w:pStyle w:val="ListParagraph"/>
        <w:numPr>
          <w:ilvl w:val="0"/>
          <w:numId w:val="1"/>
        </w:numPr>
      </w:pPr>
      <w:r>
        <w:t>Wayne State University, Children</w:t>
      </w:r>
      <w:r w:rsidR="000B31BF">
        <w:t>’s</w:t>
      </w:r>
      <w:r>
        <w:t xml:space="preserve"> Hospital of Michigan</w:t>
      </w:r>
      <w:r w:rsidR="00687DBE" w:rsidRPr="0039548B">
        <w:t xml:space="preserve">: </w:t>
      </w:r>
      <w:r>
        <w:t>Detroit, MI</w:t>
      </w:r>
      <w:r w:rsidR="00D46F99">
        <w:t>, USA</w:t>
      </w:r>
      <w:r w:rsidR="00687DBE" w:rsidRPr="0039548B">
        <w:t xml:space="preserve"> (</w:t>
      </w:r>
      <w:r w:rsidR="00D46F99">
        <w:t>July 2008-June 2011</w:t>
      </w:r>
      <w:r w:rsidR="00687DBE" w:rsidRPr="0039548B">
        <w:t>)</w:t>
      </w:r>
    </w:p>
    <w:p w14:paraId="0F1C0986" w14:textId="5AAB0714" w:rsidR="00D46F99" w:rsidRDefault="00D46F99" w:rsidP="00D46F99">
      <w:pPr>
        <w:pStyle w:val="ListParagraph"/>
        <w:numPr>
          <w:ilvl w:val="1"/>
          <w:numId w:val="1"/>
        </w:numPr>
      </w:pPr>
      <w:r>
        <w:t>Pediatric residency</w:t>
      </w:r>
    </w:p>
    <w:p w14:paraId="5FCC96A6" w14:textId="77777777" w:rsidR="000F3563" w:rsidRDefault="000F3563" w:rsidP="000F3563">
      <w:pPr>
        <w:pStyle w:val="ListParagraph"/>
        <w:ind w:left="1440"/>
      </w:pPr>
    </w:p>
    <w:p w14:paraId="60FEC2C6" w14:textId="6944C01C" w:rsidR="000F3563" w:rsidRDefault="000F3563" w:rsidP="000F3563">
      <w:pPr>
        <w:pStyle w:val="ListParagraph"/>
        <w:numPr>
          <w:ilvl w:val="0"/>
          <w:numId w:val="21"/>
        </w:numPr>
      </w:pPr>
      <w:r>
        <w:t>Jordan University of Science and Technology: Irbid, Jordan (July 2006-June 2008)</w:t>
      </w:r>
    </w:p>
    <w:p w14:paraId="3B954A00" w14:textId="762CED9B" w:rsidR="000F3563" w:rsidRDefault="000F3563" w:rsidP="000F3563">
      <w:pPr>
        <w:pStyle w:val="ListParagraph"/>
        <w:numPr>
          <w:ilvl w:val="1"/>
          <w:numId w:val="21"/>
        </w:numPr>
      </w:pPr>
      <w:r>
        <w:t>Pediatric residency, left position here to join pediatric residency program at the USA</w:t>
      </w:r>
    </w:p>
    <w:p w14:paraId="46BC3F43" w14:textId="77777777" w:rsidR="000F3563" w:rsidRDefault="000F3563" w:rsidP="000F3563">
      <w:pPr>
        <w:pStyle w:val="ListParagraph"/>
        <w:ind w:left="1440"/>
      </w:pPr>
    </w:p>
    <w:p w14:paraId="34A45157" w14:textId="46DBF315" w:rsidR="000F3563" w:rsidRDefault="000F3563" w:rsidP="000F3563">
      <w:pPr>
        <w:pStyle w:val="ListParagraph"/>
        <w:numPr>
          <w:ilvl w:val="0"/>
          <w:numId w:val="21"/>
        </w:numPr>
      </w:pPr>
      <w:r>
        <w:t>Ministry of Health Teaching Hospitals: Irbid, Jordan (July 2005-June 2006)</w:t>
      </w:r>
    </w:p>
    <w:p w14:paraId="2133449D" w14:textId="75695B1D" w:rsidR="000F3563" w:rsidRDefault="000F3563" w:rsidP="000F3563">
      <w:pPr>
        <w:pStyle w:val="ListParagraph"/>
        <w:numPr>
          <w:ilvl w:val="0"/>
          <w:numId w:val="23"/>
        </w:numPr>
      </w:pPr>
      <w:r>
        <w:t>Internship</w:t>
      </w:r>
    </w:p>
    <w:p w14:paraId="3ED3C8D4" w14:textId="77777777" w:rsidR="000F3563" w:rsidRPr="0039548B" w:rsidRDefault="000F3563" w:rsidP="000F3563">
      <w:pPr>
        <w:pStyle w:val="ListParagraph"/>
        <w:ind w:left="1440"/>
      </w:pPr>
    </w:p>
    <w:p w14:paraId="4B8F81D9" w14:textId="1591B8D5" w:rsidR="00687DBE" w:rsidRPr="0039548B" w:rsidRDefault="00D46F99" w:rsidP="00D46F99">
      <w:pPr>
        <w:pStyle w:val="ListParagraph"/>
        <w:numPr>
          <w:ilvl w:val="0"/>
          <w:numId w:val="1"/>
        </w:numPr>
      </w:pPr>
      <w:r>
        <w:t>Jordan University of Science and Technology</w:t>
      </w:r>
      <w:r w:rsidR="00687DBE" w:rsidRPr="0039548B">
        <w:t xml:space="preserve">: </w:t>
      </w:r>
      <w:r>
        <w:t>Irbid, Jordan</w:t>
      </w:r>
      <w:r w:rsidR="00687DBE" w:rsidRPr="0039548B">
        <w:t xml:space="preserve"> (</w:t>
      </w:r>
      <w:r>
        <w:t>July 1999-June 2005</w:t>
      </w:r>
      <w:r w:rsidR="00687DBE" w:rsidRPr="0039548B">
        <w:t>)</w:t>
      </w:r>
    </w:p>
    <w:p w14:paraId="5B75433D" w14:textId="30E9742D" w:rsidR="00687DBE" w:rsidRDefault="00D46F99" w:rsidP="0039548B">
      <w:pPr>
        <w:pStyle w:val="ListParagraph"/>
        <w:numPr>
          <w:ilvl w:val="1"/>
          <w:numId w:val="1"/>
        </w:numPr>
      </w:pPr>
      <w:r>
        <w:t>Medical School</w:t>
      </w:r>
    </w:p>
    <w:p w14:paraId="0BE45D9E" w14:textId="77777777" w:rsidR="00C24E64" w:rsidRDefault="00C24E64" w:rsidP="00C24E64">
      <w:pPr>
        <w:pStyle w:val="ListParagraph"/>
        <w:ind w:left="1440"/>
      </w:pPr>
    </w:p>
    <w:p w14:paraId="56B7225A" w14:textId="40A0E415" w:rsidR="000F3563" w:rsidRDefault="000F3563" w:rsidP="000F3563">
      <w:pPr>
        <w:rPr>
          <w:b/>
          <w:bCs/>
        </w:rPr>
      </w:pPr>
      <w:r w:rsidRPr="000F3563">
        <w:rPr>
          <w:b/>
          <w:bCs/>
        </w:rPr>
        <w:t>Work Experience:</w:t>
      </w:r>
    </w:p>
    <w:p w14:paraId="6F8415E3" w14:textId="65C7CE96" w:rsidR="000F3563" w:rsidRDefault="000F3563" w:rsidP="000F3563">
      <w:pPr>
        <w:pStyle w:val="ListParagraph"/>
        <w:numPr>
          <w:ilvl w:val="0"/>
          <w:numId w:val="18"/>
        </w:numPr>
      </w:pPr>
      <w:r w:rsidRPr="000F3563">
        <w:t xml:space="preserve">Jordan </w:t>
      </w:r>
      <w:r>
        <w:t xml:space="preserve">University of Science and Technology, King Abdullah University Hospital: Irbid, Jordan </w:t>
      </w:r>
      <w:r w:rsidRPr="0039548B">
        <w:t>(</w:t>
      </w:r>
      <w:r>
        <w:t>August 2014-Present)</w:t>
      </w:r>
    </w:p>
    <w:p w14:paraId="71EA3FF6" w14:textId="1C92AFAC" w:rsidR="000F3563" w:rsidRDefault="000F3563" w:rsidP="000F3563">
      <w:pPr>
        <w:pStyle w:val="ListParagraph"/>
        <w:numPr>
          <w:ilvl w:val="0"/>
          <w:numId w:val="19"/>
        </w:numPr>
      </w:pPr>
      <w:r>
        <w:t>Assistant Professor of Pediatrics, Pediatric</w:t>
      </w:r>
      <w:r w:rsidR="00B00FA9">
        <w:t xml:space="preserve"> Infectious Diseases Specialist</w:t>
      </w:r>
    </w:p>
    <w:p w14:paraId="1F688321" w14:textId="77777777" w:rsidR="005C6929" w:rsidRDefault="005C6929" w:rsidP="005C6929">
      <w:pPr>
        <w:pStyle w:val="ListParagraph"/>
        <w:ind w:left="1440"/>
      </w:pPr>
    </w:p>
    <w:p w14:paraId="386FE619" w14:textId="5DDDB1D5" w:rsidR="00F7629F" w:rsidRDefault="00F7629F" w:rsidP="00F7629F">
      <w:pPr>
        <w:pStyle w:val="ListParagraph"/>
        <w:numPr>
          <w:ilvl w:val="0"/>
          <w:numId w:val="18"/>
        </w:numPr>
      </w:pPr>
      <w:r>
        <w:t xml:space="preserve">University of Jordan: </w:t>
      </w:r>
      <w:r w:rsidR="00B00FA9">
        <w:t>Amman, Jordan (August 2016-Present; Part-time job)</w:t>
      </w:r>
    </w:p>
    <w:p w14:paraId="6B284825" w14:textId="77777777" w:rsidR="005C6929" w:rsidRDefault="00B00FA9" w:rsidP="005C6929">
      <w:pPr>
        <w:pStyle w:val="ListParagraph"/>
        <w:numPr>
          <w:ilvl w:val="0"/>
          <w:numId w:val="19"/>
        </w:numPr>
      </w:pPr>
      <w:r>
        <w:t>Assistant Professor of Pediatrics, Pediatric Infectious Diseases Specialist</w:t>
      </w:r>
    </w:p>
    <w:p w14:paraId="272A5E18" w14:textId="77777777" w:rsidR="005C6929" w:rsidRDefault="005C6929" w:rsidP="005C6929">
      <w:pPr>
        <w:pStyle w:val="ListParagraph"/>
        <w:ind w:left="1440"/>
      </w:pPr>
    </w:p>
    <w:p w14:paraId="077B5C9D" w14:textId="77777777" w:rsidR="005C6929" w:rsidRDefault="005C6929" w:rsidP="005C6929">
      <w:pPr>
        <w:pStyle w:val="ListParagraph"/>
        <w:ind w:left="1440"/>
      </w:pPr>
    </w:p>
    <w:p w14:paraId="034E5996" w14:textId="33C9C8EA" w:rsidR="005C6929" w:rsidRDefault="005C6929" w:rsidP="005C6929">
      <w:pPr>
        <w:rPr>
          <w:rStyle w:val="Strong"/>
        </w:rPr>
      </w:pPr>
      <w:r w:rsidRPr="005C6929">
        <w:rPr>
          <w:rStyle w:val="Strong"/>
        </w:rPr>
        <w:lastRenderedPageBreak/>
        <w:t>Certification/</w:t>
      </w:r>
      <w:r>
        <w:rPr>
          <w:rStyle w:val="Strong"/>
        </w:rPr>
        <w:t xml:space="preserve"> </w:t>
      </w:r>
      <w:r w:rsidRPr="005C6929">
        <w:rPr>
          <w:rStyle w:val="Strong"/>
        </w:rPr>
        <w:t>Licensure</w:t>
      </w:r>
      <w:r>
        <w:rPr>
          <w:rStyle w:val="Strong"/>
        </w:rPr>
        <w:t>/ Exams:</w:t>
      </w:r>
    </w:p>
    <w:p w14:paraId="5F2D7639" w14:textId="45BF149B" w:rsidR="005C6929" w:rsidRDefault="00B83996" w:rsidP="005C6929">
      <w:pPr>
        <w:pStyle w:val="ListParagraph"/>
        <w:numPr>
          <w:ilvl w:val="0"/>
          <w:numId w:val="18"/>
        </w:numPr>
      </w:pPr>
      <w:r>
        <w:t>American Board of Pediatric Infectious Diseases: Certified 2015</w:t>
      </w:r>
    </w:p>
    <w:p w14:paraId="401947C7" w14:textId="1BCC41DC" w:rsidR="00B83996" w:rsidRDefault="00B83996" w:rsidP="005C6929">
      <w:pPr>
        <w:pStyle w:val="ListParagraph"/>
        <w:numPr>
          <w:ilvl w:val="0"/>
          <w:numId w:val="18"/>
        </w:numPr>
      </w:pPr>
      <w:r>
        <w:t>Jordanian Board of Pediatrics: Certified 2014</w:t>
      </w:r>
    </w:p>
    <w:p w14:paraId="453BA693" w14:textId="6428B7EB" w:rsidR="00B83996" w:rsidRDefault="00B83996" w:rsidP="005C6929">
      <w:pPr>
        <w:pStyle w:val="ListParagraph"/>
        <w:numPr>
          <w:ilvl w:val="0"/>
          <w:numId w:val="18"/>
        </w:numPr>
      </w:pPr>
      <w:r>
        <w:t>American Board of Pediatrics: Certified 2011</w:t>
      </w:r>
    </w:p>
    <w:p w14:paraId="65235CD4" w14:textId="5C1DEB1C" w:rsidR="00B83996" w:rsidRDefault="00B83996" w:rsidP="005C6929">
      <w:pPr>
        <w:pStyle w:val="ListParagraph"/>
        <w:numPr>
          <w:ilvl w:val="0"/>
          <w:numId w:val="18"/>
        </w:numPr>
      </w:pPr>
      <w:r>
        <w:t>ECFMG Certified: 2007</w:t>
      </w:r>
    </w:p>
    <w:p w14:paraId="02D16578" w14:textId="764C8E6E" w:rsidR="00B83996" w:rsidRDefault="00B83996" w:rsidP="00B83996">
      <w:pPr>
        <w:pStyle w:val="ListParagraph"/>
        <w:numPr>
          <w:ilvl w:val="0"/>
          <w:numId w:val="18"/>
        </w:numPr>
      </w:pPr>
      <w:r>
        <w:t>MBBS: Bachelor of medicine, bachelor of surgery, 2005</w:t>
      </w:r>
    </w:p>
    <w:p w14:paraId="493E2086" w14:textId="3B24E102" w:rsidR="00D354CD" w:rsidRDefault="00D354CD" w:rsidP="00D354CD">
      <w:pPr>
        <w:pStyle w:val="ListParagraph"/>
        <w:numPr>
          <w:ilvl w:val="0"/>
          <w:numId w:val="18"/>
        </w:numPr>
      </w:pPr>
      <w:r>
        <w:t>Michigan Medical License: Active</w:t>
      </w:r>
    </w:p>
    <w:p w14:paraId="13BDE024" w14:textId="1C88686C" w:rsidR="00B83996" w:rsidRDefault="00D354CD" w:rsidP="00B83996">
      <w:pPr>
        <w:pStyle w:val="ListParagraph"/>
        <w:numPr>
          <w:ilvl w:val="0"/>
          <w:numId w:val="18"/>
        </w:numPr>
      </w:pPr>
      <w:r>
        <w:t>Jordanian medical L</w:t>
      </w:r>
      <w:r w:rsidR="00B83996">
        <w:t>icense</w:t>
      </w:r>
      <w:r>
        <w:t>: Active</w:t>
      </w:r>
    </w:p>
    <w:p w14:paraId="72010B7E" w14:textId="41C9A2D4" w:rsidR="00B83996" w:rsidRDefault="00D354CD" w:rsidP="00B83996">
      <w:pPr>
        <w:pStyle w:val="ListParagraph"/>
        <w:numPr>
          <w:ilvl w:val="0"/>
          <w:numId w:val="18"/>
        </w:numPr>
      </w:pPr>
      <w:r>
        <w:t>Jordanian pediatrics License: Active</w:t>
      </w:r>
    </w:p>
    <w:p w14:paraId="2DBBE1C2" w14:textId="77777777" w:rsidR="00B83996" w:rsidRPr="00B83996" w:rsidRDefault="00B83996" w:rsidP="00B83996">
      <w:pPr>
        <w:pStyle w:val="ListParagraph"/>
        <w:numPr>
          <w:ilvl w:val="0"/>
          <w:numId w:val="18"/>
        </w:numPr>
      </w:pPr>
      <w:r w:rsidRPr="00B83996">
        <w:rPr>
          <w:color w:val="222222"/>
        </w:rPr>
        <w:t>USMAL step 3: 2010, passed</w:t>
      </w:r>
    </w:p>
    <w:p w14:paraId="2E1E3464" w14:textId="5913C729" w:rsidR="00B83996" w:rsidRPr="00B83996" w:rsidRDefault="00B83996" w:rsidP="00B83996">
      <w:pPr>
        <w:pStyle w:val="ListParagraph"/>
        <w:numPr>
          <w:ilvl w:val="0"/>
          <w:numId w:val="18"/>
        </w:numPr>
      </w:pPr>
      <w:r>
        <w:rPr>
          <w:color w:val="222222"/>
        </w:rPr>
        <w:t xml:space="preserve">USMLE Step 2 CS: </w:t>
      </w:r>
      <w:r w:rsidRPr="00B83996">
        <w:rPr>
          <w:color w:val="222222"/>
        </w:rPr>
        <w:t>2007</w:t>
      </w:r>
      <w:r>
        <w:rPr>
          <w:color w:val="222222"/>
        </w:rPr>
        <w:t>, passed</w:t>
      </w:r>
    </w:p>
    <w:p w14:paraId="2DC30832" w14:textId="198D3C03" w:rsidR="00B83996" w:rsidRPr="00B83996" w:rsidRDefault="00B83996" w:rsidP="00B83996">
      <w:pPr>
        <w:pStyle w:val="ListParagraph"/>
        <w:numPr>
          <w:ilvl w:val="0"/>
          <w:numId w:val="18"/>
        </w:numPr>
      </w:pPr>
      <w:r>
        <w:rPr>
          <w:color w:val="222222"/>
        </w:rPr>
        <w:t xml:space="preserve">USMLE Step 1: </w:t>
      </w:r>
      <w:r w:rsidRPr="00B83996">
        <w:rPr>
          <w:color w:val="222222"/>
        </w:rPr>
        <w:t>2007, score 98</w:t>
      </w:r>
      <w:r>
        <w:rPr>
          <w:color w:val="222222"/>
        </w:rPr>
        <w:t>%</w:t>
      </w:r>
    </w:p>
    <w:p w14:paraId="7E186B02" w14:textId="5F6C39AB" w:rsidR="00B83996" w:rsidRPr="00443DAE" w:rsidRDefault="00B83996" w:rsidP="00B83996">
      <w:pPr>
        <w:pStyle w:val="ListParagraph"/>
        <w:numPr>
          <w:ilvl w:val="0"/>
          <w:numId w:val="18"/>
        </w:numPr>
      </w:pPr>
      <w:r>
        <w:rPr>
          <w:color w:val="222222"/>
        </w:rPr>
        <w:t xml:space="preserve">USMLE Step 2 CK: </w:t>
      </w:r>
      <w:r w:rsidRPr="00B83996">
        <w:rPr>
          <w:color w:val="222222"/>
        </w:rPr>
        <w:t>2006, score 92</w:t>
      </w:r>
      <w:r>
        <w:rPr>
          <w:color w:val="222222"/>
        </w:rPr>
        <w:t>%</w:t>
      </w:r>
    </w:p>
    <w:p w14:paraId="55FAB361" w14:textId="0DC0662F" w:rsidR="00443DAE" w:rsidRPr="00B83996" w:rsidRDefault="00443DAE" w:rsidP="00B83996">
      <w:pPr>
        <w:pStyle w:val="ListParagraph"/>
        <w:numPr>
          <w:ilvl w:val="0"/>
          <w:numId w:val="18"/>
        </w:numPr>
      </w:pPr>
      <w:r>
        <w:rPr>
          <w:color w:val="222222"/>
        </w:rPr>
        <w:t>PALS and BLS: certified August 2018</w:t>
      </w:r>
    </w:p>
    <w:p w14:paraId="57078E75" w14:textId="77777777" w:rsidR="00FF139F" w:rsidRDefault="00FF139F" w:rsidP="006127DE">
      <w:pPr>
        <w:contextualSpacing/>
        <w:rPr>
          <w:b/>
        </w:rPr>
      </w:pPr>
    </w:p>
    <w:p w14:paraId="41F56A70" w14:textId="39F2E547" w:rsidR="00687DBE" w:rsidRDefault="00687DBE" w:rsidP="006127DE">
      <w:pPr>
        <w:contextualSpacing/>
        <w:rPr>
          <w:b/>
        </w:rPr>
      </w:pPr>
      <w:r w:rsidRPr="00F375A3">
        <w:rPr>
          <w:b/>
        </w:rPr>
        <w:t>Research Experience</w:t>
      </w:r>
      <w:r w:rsidR="006127DE">
        <w:rPr>
          <w:b/>
        </w:rPr>
        <w:t>/</w:t>
      </w:r>
      <w:r w:rsidR="00D33AC5">
        <w:rPr>
          <w:b/>
        </w:rPr>
        <w:t xml:space="preserve"> Publications</w:t>
      </w:r>
      <w:r w:rsidR="006127DE">
        <w:rPr>
          <w:b/>
        </w:rPr>
        <w:t>/ Presentations</w:t>
      </w:r>
      <w:r w:rsidRPr="00F375A3">
        <w:rPr>
          <w:b/>
        </w:rPr>
        <w:t>:</w:t>
      </w:r>
    </w:p>
    <w:p w14:paraId="6699D056" w14:textId="77777777" w:rsidR="00BC4DE1" w:rsidRDefault="00BC4DE1" w:rsidP="006127DE">
      <w:pPr>
        <w:contextualSpacing/>
        <w:rPr>
          <w:b/>
        </w:rPr>
      </w:pPr>
    </w:p>
    <w:p w14:paraId="33106AA2" w14:textId="77777777" w:rsidR="00401CFE" w:rsidRPr="00401CFE" w:rsidRDefault="00401CFE" w:rsidP="00401CFE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 w:rsidRPr="00401CFE">
        <w:fldChar w:fldCharType="begin" w:fldLock="1"/>
      </w:r>
      <w:r w:rsidRPr="00401CFE">
        <w:instrText xml:space="preserve">ADDIN Mendeley Bibliography CSL_BIBLIOGRAPHY </w:instrText>
      </w:r>
      <w:r w:rsidRPr="00401CFE">
        <w:fldChar w:fldCharType="separate"/>
      </w:r>
      <w:r w:rsidRPr="00401CFE">
        <w:rPr>
          <w:rFonts w:cs="Calibri"/>
          <w:noProof/>
        </w:rPr>
        <w:t xml:space="preserve">1. </w:t>
      </w:r>
      <w:r w:rsidRPr="00401CFE">
        <w:rPr>
          <w:rFonts w:cs="Calibri"/>
          <w:noProof/>
        </w:rPr>
        <w:tab/>
        <w:t xml:space="preserve">Yusef D, Hamouri S, Odeh Y. Concurrent pulmonary sequestration and pulmonary hydatid cyst in a child: A case report. </w:t>
      </w:r>
      <w:r w:rsidRPr="00401CFE">
        <w:rPr>
          <w:rFonts w:cs="Calibri"/>
          <w:i/>
          <w:iCs/>
          <w:noProof/>
        </w:rPr>
        <w:t>Pediatr Pulmonol</w:t>
      </w:r>
      <w:r w:rsidRPr="00401CFE">
        <w:rPr>
          <w:rFonts w:cs="Calibri"/>
          <w:noProof/>
        </w:rPr>
        <w:t>. 2017;52(8):E46-E48. doi:10.1002/ppul.23692.</w:t>
      </w:r>
    </w:p>
    <w:p w14:paraId="17D7A4DE" w14:textId="77777777" w:rsidR="00401CFE" w:rsidRPr="00401CFE" w:rsidRDefault="00401CFE" w:rsidP="00401CFE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 w:rsidRPr="00401CFE">
        <w:rPr>
          <w:rFonts w:cs="Calibri"/>
          <w:noProof/>
        </w:rPr>
        <w:t xml:space="preserve">2. </w:t>
      </w:r>
      <w:r w:rsidRPr="00401CFE">
        <w:rPr>
          <w:rFonts w:cs="Calibri"/>
          <w:noProof/>
        </w:rPr>
        <w:tab/>
        <w:t xml:space="preserve">Yusef D, Gonzalez BE, Foster CB, et al. Piperacillin-Tazobactam-induced Adverse Drug Events in Pediatric Patients on Outpatient Parenteral Antimicrobial Therapy. </w:t>
      </w:r>
      <w:r w:rsidRPr="00401CFE">
        <w:rPr>
          <w:rFonts w:cs="Calibri"/>
          <w:i/>
          <w:iCs/>
          <w:noProof/>
        </w:rPr>
        <w:t>Pediatr Infect Dis J</w:t>
      </w:r>
      <w:r w:rsidRPr="00401CFE">
        <w:rPr>
          <w:rFonts w:cs="Calibri"/>
          <w:noProof/>
        </w:rPr>
        <w:t>. 2017;36(1):50-52. doi:10.1097/INF.0000000000001351.</w:t>
      </w:r>
    </w:p>
    <w:p w14:paraId="46DC8E39" w14:textId="77777777" w:rsidR="00401CFE" w:rsidRPr="00401CFE" w:rsidRDefault="00401CFE" w:rsidP="00401CFE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 w:rsidRPr="00401CFE">
        <w:rPr>
          <w:rFonts w:cs="Calibri"/>
          <w:noProof/>
        </w:rPr>
        <w:t xml:space="preserve">3. </w:t>
      </w:r>
      <w:r w:rsidRPr="00401CFE">
        <w:rPr>
          <w:rFonts w:cs="Calibri"/>
          <w:noProof/>
        </w:rPr>
        <w:tab/>
        <w:t xml:space="preserve">Yusef D, Shalakhti T, Awad S, Algharaibeh H, Khasawneh W. Clinical characteristics and epidemiology of sepsis in the neonatal intensive care unit in the era of multi-drug resistant organisms: A retrospective review. </w:t>
      </w:r>
      <w:r w:rsidRPr="00401CFE">
        <w:rPr>
          <w:rFonts w:cs="Calibri"/>
          <w:i/>
          <w:iCs/>
          <w:noProof/>
        </w:rPr>
        <w:t>Pediatr Neonatol</w:t>
      </w:r>
      <w:r w:rsidRPr="00401CFE">
        <w:rPr>
          <w:rFonts w:cs="Calibri"/>
          <w:noProof/>
        </w:rPr>
        <w:t>. June 2017. doi:10.1016/j.pedneo.2017.06.001.</w:t>
      </w:r>
    </w:p>
    <w:p w14:paraId="1648F5AE" w14:textId="77777777" w:rsidR="00401CFE" w:rsidRPr="00401CFE" w:rsidRDefault="00401CFE" w:rsidP="00401CFE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 w:rsidRPr="00401CFE">
        <w:rPr>
          <w:rFonts w:cs="Calibri"/>
          <w:noProof/>
        </w:rPr>
        <w:t xml:space="preserve">4. </w:t>
      </w:r>
      <w:r w:rsidRPr="00401CFE">
        <w:rPr>
          <w:rFonts w:cs="Calibri"/>
          <w:noProof/>
        </w:rPr>
        <w:tab/>
        <w:t xml:space="preserve">Yusef D, Khasawneh W. Familial Mediterranean Fever Presenting with Recurrent Aseptic Meningitis: A Case Report. </w:t>
      </w:r>
      <w:r w:rsidRPr="00401CFE">
        <w:rPr>
          <w:rFonts w:cs="Calibri"/>
          <w:i/>
          <w:iCs/>
          <w:noProof/>
        </w:rPr>
        <w:t>Pediatr Neonatol</w:t>
      </w:r>
      <w:r w:rsidRPr="00401CFE">
        <w:rPr>
          <w:rFonts w:cs="Calibri"/>
          <w:noProof/>
        </w:rPr>
        <w:t>. 2017;58(4):378-379. doi:10.1016/j.pedneo.2016.03.012.</w:t>
      </w:r>
    </w:p>
    <w:p w14:paraId="0805C6F1" w14:textId="7F5626DB" w:rsidR="00401CFE" w:rsidRPr="004D66FE" w:rsidRDefault="00B83996" w:rsidP="00401CFE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>
        <w:rPr>
          <w:rFonts w:cs="Calibri"/>
          <w:noProof/>
        </w:rPr>
        <w:t xml:space="preserve">5.        </w:t>
      </w:r>
      <w:r w:rsidR="00401CFE" w:rsidRPr="00401CFE">
        <w:rPr>
          <w:rFonts w:cs="Calibri"/>
          <w:noProof/>
        </w:rPr>
        <w:t xml:space="preserve">Khasawneh W, Yusef D. Ochrobactrum anthropi Fulminant Early-Onset </w:t>
      </w:r>
      <w:r w:rsidR="00401CFE" w:rsidRPr="004D66FE">
        <w:rPr>
          <w:rFonts w:cs="Calibri"/>
          <w:noProof/>
        </w:rPr>
        <w:t xml:space="preserve">Neonatal Sepsis, A Case Report and Review of Literature. </w:t>
      </w:r>
      <w:r w:rsidR="00401CFE" w:rsidRPr="004D66FE">
        <w:rPr>
          <w:rFonts w:cs="Calibri"/>
          <w:i/>
          <w:iCs/>
          <w:noProof/>
        </w:rPr>
        <w:t>Pediatr Infect Dis J</w:t>
      </w:r>
      <w:r w:rsidR="00401CFE" w:rsidRPr="004D66FE">
        <w:rPr>
          <w:rFonts w:cs="Calibri"/>
          <w:noProof/>
        </w:rPr>
        <w:t>. June 2017:1. doi:10.1097/INF.0000000000001660.</w:t>
      </w:r>
    </w:p>
    <w:p w14:paraId="6AE18B2F" w14:textId="48F04C23" w:rsidR="004D66FE" w:rsidRDefault="00B83996" w:rsidP="00971C8D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>
        <w:rPr>
          <w:rFonts w:cs="Calibri"/>
          <w:noProof/>
        </w:rPr>
        <w:t xml:space="preserve">6.       </w:t>
      </w:r>
      <w:r w:rsidR="004D66FE" w:rsidRPr="004D66FE">
        <w:rPr>
          <w:rFonts w:cs="Calibri"/>
          <w:noProof/>
        </w:rPr>
        <w:t xml:space="preserve">Yusef D, </w:t>
      </w:r>
      <w:r w:rsidR="004D66FE" w:rsidRPr="004D66FE">
        <w:rPr>
          <w:rFonts w:cstheme="majorBidi"/>
          <w:color w:val="1D2129"/>
          <w:shd w:val="clear" w:color="auto" w:fill="FFFFFF"/>
        </w:rPr>
        <w:t xml:space="preserve">Babaa AI, Bashaireh AZ, et al. </w:t>
      </w:r>
      <w:r w:rsidR="004D66FE" w:rsidRPr="004D66FE">
        <w:rPr>
          <w:rFonts w:cstheme="majorBidi"/>
        </w:rPr>
        <w:t>Knowledge, Practices &amp; Attitude toward Antibiotics Use and Bacterial Resistance in Jordan: A Cross-Sectional Study</w:t>
      </w:r>
      <w:r w:rsidR="004D66FE">
        <w:rPr>
          <w:rFonts w:cstheme="majorBidi"/>
        </w:rPr>
        <w:t>.</w:t>
      </w:r>
      <w:r w:rsidR="004D66FE" w:rsidRPr="004D66FE">
        <w:rPr>
          <w:rFonts w:cs="Calibri"/>
          <w:i/>
          <w:iCs/>
          <w:noProof/>
        </w:rPr>
        <w:t xml:space="preserve"> Infect Dis Heal</w:t>
      </w:r>
      <w:r w:rsidR="004D66FE" w:rsidRPr="004D66FE">
        <w:rPr>
          <w:rFonts w:cs="Calibri"/>
          <w:noProof/>
        </w:rPr>
        <w:t>.</w:t>
      </w:r>
      <w:r w:rsidR="004D66FE">
        <w:rPr>
          <w:rFonts w:cs="Calibri"/>
          <w:noProof/>
        </w:rPr>
        <w:t xml:space="preserve"> Accepted for publication </w:t>
      </w:r>
      <w:r w:rsidR="00971C8D">
        <w:rPr>
          <w:rFonts w:cs="Calibri"/>
          <w:noProof/>
        </w:rPr>
        <w:t>on</w:t>
      </w:r>
      <w:r w:rsidR="004D66FE">
        <w:rPr>
          <w:rFonts w:cs="Calibri"/>
          <w:noProof/>
        </w:rPr>
        <w:t xml:space="preserve"> November 2017.</w:t>
      </w:r>
    </w:p>
    <w:p w14:paraId="7353CE2D" w14:textId="70FFC128" w:rsidR="00971C8D" w:rsidRPr="00971C8D" w:rsidRDefault="00971C8D" w:rsidP="00971C8D">
      <w:pPr>
        <w:widowControl w:val="0"/>
        <w:autoSpaceDE w:val="0"/>
        <w:autoSpaceDN w:val="0"/>
        <w:adjustRightInd w:val="0"/>
        <w:spacing w:after="160"/>
        <w:ind w:left="640" w:hanging="640"/>
        <w:rPr>
          <w:rFonts w:cs="Calibri"/>
          <w:noProof/>
        </w:rPr>
      </w:pPr>
      <w:r>
        <w:rPr>
          <w:rFonts w:cs="Calibri"/>
          <w:noProof/>
        </w:rPr>
        <w:t xml:space="preserve">7.        Khasawneh W, Yusef D, Mayyahi S. </w:t>
      </w:r>
      <w:r w:rsidRPr="00971C8D">
        <w:rPr>
          <w:rFonts w:cs="Arial"/>
          <w:color w:val="000000"/>
          <w:shd w:val="clear" w:color="auto" w:fill="FFFFFF"/>
        </w:rPr>
        <w:t>The use of Erythropoietin for Anemia of Prematurity in North of Jordan, Outcome and Impact on Blood Transfusion</w:t>
      </w:r>
      <w:r>
        <w:rPr>
          <w:rFonts w:cs="Arial"/>
          <w:color w:val="000000"/>
          <w:shd w:val="clear" w:color="auto" w:fill="FFFFFF"/>
        </w:rPr>
        <w:t xml:space="preserve">. </w:t>
      </w:r>
      <w:r w:rsidRPr="00971C8D">
        <w:rPr>
          <w:rFonts w:cs="Arial"/>
          <w:i/>
          <w:iCs/>
          <w:color w:val="000000"/>
          <w:shd w:val="clear" w:color="auto" w:fill="FFFFFF"/>
        </w:rPr>
        <w:t>Jordan Med J.</w:t>
      </w:r>
      <w:r>
        <w:rPr>
          <w:rFonts w:cs="Arial"/>
          <w:i/>
          <w:iCs/>
          <w:color w:val="000000"/>
          <w:shd w:val="clear" w:color="auto" w:fill="FFFFFF"/>
        </w:rPr>
        <w:t xml:space="preserve"> </w:t>
      </w:r>
      <w:r>
        <w:rPr>
          <w:rFonts w:cs="Arial"/>
          <w:color w:val="000000"/>
          <w:shd w:val="clear" w:color="auto" w:fill="FFFFFF"/>
        </w:rPr>
        <w:t>Accepted for publication on June 2017.</w:t>
      </w:r>
    </w:p>
    <w:p w14:paraId="78E43AAB" w14:textId="02C08552" w:rsidR="00D261B0" w:rsidRDefault="000E5051" w:rsidP="00D261B0">
      <w:pPr>
        <w:spacing w:after="120"/>
        <w:ind w:left="540" w:hanging="540"/>
      </w:pPr>
      <w:r>
        <w:lastRenderedPageBreak/>
        <w:t>8</w:t>
      </w:r>
      <w:r w:rsidR="00D261B0">
        <w:t xml:space="preserve">.       Dawood Yusef, Camille Sabella: </w:t>
      </w:r>
      <w:r w:rsidR="00D261B0">
        <w:rPr>
          <w:i/>
        </w:rPr>
        <w:t>NEONATAL CONJUNCTIVITIS</w:t>
      </w:r>
      <w:r w:rsidR="00D261B0">
        <w:t>. The color atlas of pediatrics, first edited by Richard P. Usatine, Camille Sabella, Mindy Ann Smith, E.J. Mayeaux Jr, Heidi S. Chumley, Elumalai Appachi, 01/2015: chapter 72; McGraw-Hill Education., ISBN: 978-0-07-176701-9</w:t>
      </w:r>
    </w:p>
    <w:p w14:paraId="66ABB53E" w14:textId="2C777662" w:rsidR="00D261B0" w:rsidRDefault="000E5051" w:rsidP="00D261B0">
      <w:pPr>
        <w:spacing w:after="120"/>
        <w:ind w:left="540" w:hanging="540"/>
      </w:pPr>
      <w:r>
        <w:t>9</w:t>
      </w:r>
      <w:r w:rsidR="00D261B0">
        <w:t xml:space="preserve">.       Dawood Yusef, Camille Sabella: </w:t>
      </w:r>
      <w:r w:rsidR="00D261B0">
        <w:rPr>
          <w:i/>
        </w:rPr>
        <w:t>ORBITAL CELLULITIS</w:t>
      </w:r>
      <w:r w:rsidR="00D261B0">
        <w:t>. The color atlas of pediatrics, first edited by Richard P. Usatine, Camille Sabella, Mindy Ann Smith, E.J. Mayeaux Jr, Heidi S. Chumley, Elumalai Appachi, 01/2015: chapter 18; McGraw-Hill Education., ISBN: 978-0-07-176701-9</w:t>
      </w:r>
    </w:p>
    <w:p w14:paraId="645506EE" w14:textId="08B65F1E" w:rsidR="00D261B0" w:rsidRDefault="000E5051" w:rsidP="00D261B0">
      <w:pPr>
        <w:spacing w:after="120"/>
        <w:ind w:left="540" w:hanging="540"/>
      </w:pPr>
      <w:r>
        <w:t>10</w:t>
      </w:r>
      <w:r w:rsidR="00D261B0">
        <w:t xml:space="preserve">.       Dawood Yusef, Camille Sabella: </w:t>
      </w:r>
      <w:r w:rsidR="00D261B0">
        <w:rPr>
          <w:i/>
        </w:rPr>
        <w:t>PRESEPTAL (PERIORBITAL) CELLULITIS</w:t>
      </w:r>
      <w:r w:rsidR="00D261B0">
        <w:t>. The color atlas of pediatrics, first edited by Richard P. Usatine, Camille Sabella, Mindy Ann Smith, E.J. Mayeaux Jr, Heidi S. Chumley, Elumalai Appachi, 01/2015: chapter 17; McGraw-Hill Education., ISBN: 978-0-07-176701-9</w:t>
      </w:r>
    </w:p>
    <w:p w14:paraId="1DB4B877" w14:textId="5C8F7939" w:rsidR="00904117" w:rsidRDefault="00904117" w:rsidP="000E5051">
      <w:pPr>
        <w:spacing w:after="120"/>
        <w:ind w:left="540" w:hanging="540"/>
      </w:pPr>
      <w:r>
        <w:t>1</w:t>
      </w:r>
      <w:r w:rsidR="000E5051">
        <w:t>1</w:t>
      </w:r>
      <w:r>
        <w:t xml:space="preserve">.   </w:t>
      </w:r>
      <w:r w:rsidRPr="00904117">
        <w:rPr>
          <w:i/>
          <w:iCs/>
        </w:rPr>
        <w:t xml:space="preserve"> Poster Presentation</w:t>
      </w:r>
      <w:r w:rsidRPr="00904117">
        <w:t xml:space="preserve">: </w:t>
      </w:r>
      <w:r>
        <w:t xml:space="preserve">Dawood Yusef, Blanca E Gonzalez, Charles B Foster, Johanna Goldfarb, Carla Saracusa, Sarah Worley, Camille Sabella: </w:t>
      </w:r>
      <w:r>
        <w:rPr>
          <w:i/>
        </w:rPr>
        <w:t>Piperacillin/Tazobactam-Induced Adverse Drug Events in Pediatric Patients on Outpatient Parenteral Antimicrobial Therapy (OPAT)</w:t>
      </w:r>
      <w:r>
        <w:t>. IDWeek 2014 Meeting of the Infectious Diseases Society of America; 10/2014</w:t>
      </w:r>
    </w:p>
    <w:p w14:paraId="767C7F35" w14:textId="016362E3" w:rsidR="00904117" w:rsidRDefault="00904117" w:rsidP="000E5051">
      <w:pPr>
        <w:spacing w:after="120"/>
        <w:ind w:left="540" w:hanging="540"/>
      </w:pPr>
      <w:r>
        <w:t>1</w:t>
      </w:r>
      <w:r w:rsidR="000E5051">
        <w:t>2</w:t>
      </w:r>
      <w:r>
        <w:t xml:space="preserve">.    </w:t>
      </w:r>
      <w:r w:rsidRPr="00904117">
        <w:rPr>
          <w:i/>
          <w:iCs/>
        </w:rPr>
        <w:t>Poster Presentation</w:t>
      </w:r>
      <w:r>
        <w:t xml:space="preserve">: Dawood Yusef, Johanna Goldfarb, Blanca Gonzalez, Charles Foster, Sarah Worley, Camille Sabella: </w:t>
      </w:r>
      <w:r>
        <w:rPr>
          <w:i/>
        </w:rPr>
        <w:t>Acute Hematogenous Osteomyelitis in Children: A 10-yearRetrospective Review</w:t>
      </w:r>
      <w:r>
        <w:t>. IDWeek 2013 Meeting of the Infectious Diseases Society of America; 10/2013</w:t>
      </w:r>
    </w:p>
    <w:p w14:paraId="2F0859EB" w14:textId="7C009B63" w:rsidR="00785378" w:rsidRDefault="00785378" w:rsidP="000E5051">
      <w:pPr>
        <w:spacing w:after="120"/>
        <w:ind w:left="540" w:hanging="540"/>
      </w:pPr>
      <w:r>
        <w:t>1</w:t>
      </w:r>
      <w:r w:rsidR="000E5051">
        <w:t>3</w:t>
      </w:r>
      <w:r>
        <w:t xml:space="preserve">.    </w:t>
      </w:r>
      <w:r w:rsidRPr="00904117">
        <w:rPr>
          <w:i/>
          <w:iCs/>
        </w:rPr>
        <w:t>Poster Presentation</w:t>
      </w:r>
      <w:r>
        <w:t xml:space="preserve">: Dawood Yusef, Charles Foster, Lara Danziger-Isakov, Johanna Goldfarb, Sarah Worley, Camille Sabella: </w:t>
      </w:r>
      <w:r>
        <w:rPr>
          <w:i/>
        </w:rPr>
        <w:t>Acute Haematogenous Osteomyelitis in Children in The Era of Community Associated-Methicillin Resistant Staphylococcus aureus: A Retrospective Review</w:t>
      </w:r>
      <w:r>
        <w:t>. IDWeek 2012 Meeting of the Infectious Diseases Society of America; 10/2012</w:t>
      </w:r>
    </w:p>
    <w:p w14:paraId="4F0F76AF" w14:textId="77777777" w:rsidR="001A2D21" w:rsidRPr="004D66FE" w:rsidRDefault="001A2D21" w:rsidP="001A2D21">
      <w:pPr>
        <w:widowControl w:val="0"/>
        <w:autoSpaceDE w:val="0"/>
        <w:autoSpaceDN w:val="0"/>
        <w:adjustRightInd w:val="0"/>
        <w:spacing w:after="160"/>
        <w:rPr>
          <w:rFonts w:cs="Calibri"/>
          <w:noProof/>
        </w:rPr>
      </w:pPr>
    </w:p>
    <w:p w14:paraId="3F5FCD2C" w14:textId="6D38FC56" w:rsidR="000858C0" w:rsidRPr="00040BAA" w:rsidRDefault="00401CFE" w:rsidP="00040BAA">
      <w:pPr>
        <w:contextualSpacing/>
        <w:rPr>
          <w:bCs/>
        </w:rPr>
      </w:pPr>
      <w:r w:rsidRPr="00401CFE">
        <w:fldChar w:fldCharType="end"/>
      </w:r>
      <w:r w:rsidR="000858C0" w:rsidRPr="00F375A3">
        <w:rPr>
          <w:rFonts w:cs="Times New Roman"/>
          <w:b/>
          <w:color w:val="000000"/>
        </w:rPr>
        <w:t>Honors &amp; Awards:</w:t>
      </w:r>
      <w:r w:rsidR="00094F31">
        <w:rPr>
          <w:rFonts w:cs="Times New Roman"/>
          <w:b/>
          <w:color w:val="000000"/>
        </w:rPr>
        <w:t xml:space="preserve"> </w:t>
      </w:r>
    </w:p>
    <w:p w14:paraId="6C738C90" w14:textId="1BDD7E39" w:rsidR="000B31BF" w:rsidRPr="000B31BF" w:rsidRDefault="000B31BF" w:rsidP="000B31BF">
      <w:pPr>
        <w:pStyle w:val="ListParagraph"/>
        <w:numPr>
          <w:ilvl w:val="0"/>
          <w:numId w:val="2"/>
        </w:numPr>
        <w:ind w:left="540" w:hanging="180"/>
      </w:pPr>
      <w:r w:rsidRPr="000B31BF">
        <w:rPr>
          <w:color w:val="222222"/>
        </w:rPr>
        <w:t>Certificate of excellence, department of hematology/oncology, Children’s Hospital of Michigan</w:t>
      </w:r>
      <w:r w:rsidR="00040BAA">
        <w:rPr>
          <w:color w:val="222222"/>
        </w:rPr>
        <w:t xml:space="preserve"> (Detroit, MI, USA) in 2009</w:t>
      </w:r>
    </w:p>
    <w:p w14:paraId="682236FE" w14:textId="20FBD171" w:rsidR="000B31BF" w:rsidRPr="000B31BF" w:rsidRDefault="000B31BF" w:rsidP="000B31BF">
      <w:pPr>
        <w:pStyle w:val="ListParagraph"/>
        <w:numPr>
          <w:ilvl w:val="0"/>
          <w:numId w:val="2"/>
        </w:numPr>
        <w:ind w:left="540" w:hanging="180"/>
      </w:pPr>
      <w:r w:rsidRPr="000B31BF">
        <w:rPr>
          <w:color w:val="222222"/>
        </w:rPr>
        <w:t>Most Enlightened Pediatric Resident in the department of pediatrics in King Abdulla University Hospital (Irbid, Jordan), for 2 consecutive years (2006, 2007)</w:t>
      </w:r>
    </w:p>
    <w:p w14:paraId="4D2F8FAE" w14:textId="3EFCD592" w:rsidR="00FF139F" w:rsidRPr="00FF139F" w:rsidRDefault="000B31BF" w:rsidP="00FF139F">
      <w:pPr>
        <w:pStyle w:val="ListParagraph"/>
        <w:numPr>
          <w:ilvl w:val="0"/>
          <w:numId w:val="2"/>
        </w:numPr>
        <w:ind w:left="540" w:hanging="180"/>
      </w:pPr>
      <w:r w:rsidRPr="000B31BF">
        <w:rPr>
          <w:i/>
        </w:rPr>
        <w:t xml:space="preserve"> </w:t>
      </w:r>
      <w:r w:rsidRPr="000B31BF">
        <w:rPr>
          <w:color w:val="222222"/>
        </w:rPr>
        <w:t>High Performance Honor List in the Deanship of Medicine in Jordan University of Science and Technology in 1999</w:t>
      </w:r>
    </w:p>
    <w:p w14:paraId="049A14B0" w14:textId="77777777" w:rsidR="00FF139F" w:rsidRPr="00040BAA" w:rsidRDefault="00FF139F" w:rsidP="00FF139F">
      <w:pPr>
        <w:pStyle w:val="ListParagraph"/>
        <w:ind w:left="540"/>
      </w:pPr>
    </w:p>
    <w:p w14:paraId="291CD9AA" w14:textId="24774D7D" w:rsidR="00443DAE" w:rsidRPr="00443DAE" w:rsidRDefault="00FF139F" w:rsidP="00443DA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/>
        <w:contextualSpacing/>
        <w:rPr>
          <w:rFonts w:cs="Times New Roman"/>
          <w:b/>
          <w:color w:val="000000"/>
        </w:rPr>
      </w:pPr>
      <w:r w:rsidRPr="00F375A3">
        <w:rPr>
          <w:rFonts w:cs="Times New Roman"/>
          <w:b/>
          <w:color w:val="000000"/>
        </w:rPr>
        <w:t>Professional &amp; Volunteer Experience:</w:t>
      </w:r>
      <w:r>
        <w:rPr>
          <w:rFonts w:cs="Times New Roman"/>
          <w:b/>
          <w:color w:val="000000"/>
        </w:rPr>
        <w:t xml:space="preserve"> </w:t>
      </w:r>
    </w:p>
    <w:p w14:paraId="52DE5274" w14:textId="77777777" w:rsidR="00F43A7B" w:rsidRDefault="00F43A7B" w:rsidP="00FF139F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/>
        <w:contextualSpacing/>
        <w:rPr>
          <w:rFonts w:cs="Times New Roman"/>
          <w:b/>
          <w:color w:val="000000"/>
        </w:rPr>
      </w:pPr>
    </w:p>
    <w:p w14:paraId="7F49A762" w14:textId="47A7660B" w:rsidR="00443DAE" w:rsidRPr="00443DAE" w:rsidRDefault="00443DAE" w:rsidP="008C217B">
      <w:pPr>
        <w:pStyle w:val="ListParagraph"/>
        <w:numPr>
          <w:ilvl w:val="0"/>
          <w:numId w:val="25"/>
        </w:numPr>
      </w:pPr>
      <w:r>
        <w:t>Head of antimicrobial stewardship program (AMS) at King Abdullah University Hospital (2017-present)</w:t>
      </w:r>
      <w:bookmarkStart w:id="0" w:name="_GoBack"/>
      <w:bookmarkEnd w:id="0"/>
    </w:p>
    <w:p w14:paraId="64BA178C" w14:textId="4D2286FC" w:rsidR="008C217B" w:rsidRPr="008C217B" w:rsidRDefault="008C217B" w:rsidP="008C217B">
      <w:pPr>
        <w:pStyle w:val="ListParagraph"/>
        <w:numPr>
          <w:ilvl w:val="0"/>
          <w:numId w:val="25"/>
        </w:numPr>
      </w:pPr>
      <w:r>
        <w:rPr>
          <w:color w:val="222222"/>
        </w:rPr>
        <w:lastRenderedPageBreak/>
        <w:t xml:space="preserve">Community free medical days: Irbid, Jordan (2014-2017). Active participant in multiple open and free medical days held in the villages located in Irbid province, affiliated by King Abdullah University </w:t>
      </w:r>
      <w:r w:rsidR="004F5361">
        <w:rPr>
          <w:color w:val="222222"/>
        </w:rPr>
        <w:t>Hospital</w:t>
      </w:r>
      <w:r>
        <w:rPr>
          <w:color w:val="222222"/>
        </w:rPr>
        <w:t xml:space="preserve"> and Jordan University of Science and Technology</w:t>
      </w:r>
    </w:p>
    <w:p w14:paraId="0FE47B72" w14:textId="0B1D54C4" w:rsidR="00443DAE" w:rsidRPr="008C217B" w:rsidRDefault="008C217B" w:rsidP="00443DAE">
      <w:pPr>
        <w:pStyle w:val="ListParagraph"/>
        <w:numPr>
          <w:ilvl w:val="0"/>
          <w:numId w:val="25"/>
        </w:numPr>
      </w:pPr>
      <w:r>
        <w:rPr>
          <w:color w:val="222222"/>
        </w:rPr>
        <w:t>Antimicrobial resistance awareness campaigns: Irbid, Jordan (2016). Mentor, organizer and active participant in public awareness campaigns held in shopping malls, recreational parks and hospitals, with the help of a group of 5</w:t>
      </w:r>
      <w:r w:rsidRPr="00B205CB">
        <w:rPr>
          <w:color w:val="222222"/>
          <w:vertAlign w:val="superscript"/>
        </w:rPr>
        <w:t>th</w:t>
      </w:r>
      <w:r>
        <w:rPr>
          <w:color w:val="222222"/>
        </w:rPr>
        <w:t xml:space="preserve"> year medical students, affiliated by Jordan University of Science and Technology </w:t>
      </w:r>
    </w:p>
    <w:p w14:paraId="3E3561F5" w14:textId="6A3DE5E9" w:rsidR="00040BAA" w:rsidRPr="00B205CB" w:rsidRDefault="00B205CB" w:rsidP="00FF139F">
      <w:pPr>
        <w:pStyle w:val="ListParagraph"/>
        <w:numPr>
          <w:ilvl w:val="0"/>
          <w:numId w:val="25"/>
        </w:numPr>
      </w:pPr>
      <w:r w:rsidRPr="00B205CB">
        <w:rPr>
          <w:color w:val="222222"/>
        </w:rPr>
        <w:t xml:space="preserve">King Hussein Orphanage society: </w:t>
      </w:r>
      <w:r w:rsidR="008C217B">
        <w:rPr>
          <w:color w:val="222222"/>
        </w:rPr>
        <w:t>Irbid, Jordan (2006).</w:t>
      </w:r>
      <w:r w:rsidRPr="00B205CB">
        <w:rPr>
          <w:color w:val="222222"/>
        </w:rPr>
        <w:t xml:space="preserve"> Volunteer and medical team member</w:t>
      </w:r>
    </w:p>
    <w:p w14:paraId="6F866160" w14:textId="77777777" w:rsidR="00B205CB" w:rsidRPr="00B205CB" w:rsidRDefault="00B205CB" w:rsidP="00B205CB">
      <w:pPr>
        <w:pStyle w:val="ListParagraph"/>
      </w:pPr>
    </w:p>
    <w:p w14:paraId="09E75638" w14:textId="77777777" w:rsidR="00040BAA" w:rsidRPr="001A2D21" w:rsidRDefault="00040BAA" w:rsidP="00040BAA">
      <w:pPr>
        <w:contextualSpacing/>
        <w:rPr>
          <w:b/>
        </w:rPr>
      </w:pPr>
      <w:r w:rsidRPr="001A2D21">
        <w:rPr>
          <w:b/>
        </w:rPr>
        <w:t>Hobbies/ Interests:</w:t>
      </w:r>
    </w:p>
    <w:p w14:paraId="0AE34650" w14:textId="77777777" w:rsidR="00040BAA" w:rsidRPr="001A2D21" w:rsidRDefault="00040BAA" w:rsidP="00040BAA">
      <w:pPr>
        <w:pStyle w:val="ListParagraph"/>
        <w:numPr>
          <w:ilvl w:val="0"/>
          <w:numId w:val="17"/>
        </w:numPr>
        <w:rPr>
          <w:b/>
        </w:rPr>
      </w:pPr>
      <w:r w:rsidRPr="001A2D21">
        <w:rPr>
          <w:color w:val="222222"/>
        </w:rPr>
        <w:t xml:space="preserve">Reading, Arabic Calligraphy, Movies, </w:t>
      </w:r>
      <w:r>
        <w:rPr>
          <w:color w:val="222222"/>
        </w:rPr>
        <w:t>S</w:t>
      </w:r>
      <w:r w:rsidRPr="001A2D21">
        <w:rPr>
          <w:color w:val="222222"/>
        </w:rPr>
        <w:t>occer</w:t>
      </w:r>
    </w:p>
    <w:p w14:paraId="4C0D25BB" w14:textId="77777777" w:rsidR="00040BAA" w:rsidRPr="001A2D21" w:rsidRDefault="00040BAA" w:rsidP="00040BAA">
      <w:pPr>
        <w:pStyle w:val="ListParagraph"/>
        <w:rPr>
          <w:b/>
        </w:rPr>
      </w:pPr>
    </w:p>
    <w:p w14:paraId="2F6D5964" w14:textId="78E34C9A" w:rsidR="00040BAA" w:rsidRPr="001A2D21" w:rsidRDefault="00040BAA" w:rsidP="00040BAA">
      <w:pPr>
        <w:rPr>
          <w:rStyle w:val="Strong"/>
        </w:rPr>
      </w:pPr>
      <w:r w:rsidRPr="001A2D21">
        <w:rPr>
          <w:rStyle w:val="Strong"/>
        </w:rPr>
        <w:t>Language Fluency</w:t>
      </w:r>
      <w:r w:rsidR="006F7E2E">
        <w:rPr>
          <w:rStyle w:val="Strong"/>
        </w:rPr>
        <w:t>:</w:t>
      </w:r>
    </w:p>
    <w:p w14:paraId="1CDB2FA8" w14:textId="261ADFD9" w:rsidR="0039548B" w:rsidRDefault="00040BAA" w:rsidP="00B205CB">
      <w:pPr>
        <w:pStyle w:val="ListParagraph"/>
        <w:numPr>
          <w:ilvl w:val="0"/>
          <w:numId w:val="17"/>
        </w:numPr>
        <w:rPr>
          <w:bCs/>
        </w:rPr>
      </w:pPr>
      <w:r w:rsidRPr="001A2D21">
        <w:rPr>
          <w:bCs/>
        </w:rPr>
        <w:t>Arabic, English</w:t>
      </w:r>
    </w:p>
    <w:p w14:paraId="3344F9D9" w14:textId="1F050FA0" w:rsidR="00207FCE" w:rsidRDefault="00207FCE" w:rsidP="00207FCE">
      <w:pPr>
        <w:rPr>
          <w:rStyle w:val="Strong"/>
        </w:rPr>
      </w:pPr>
      <w:r>
        <w:rPr>
          <w:rStyle w:val="Strong"/>
        </w:rPr>
        <w:t>Nationality:</w:t>
      </w:r>
    </w:p>
    <w:p w14:paraId="2035391B" w14:textId="6CA2F65A" w:rsidR="00207FCE" w:rsidRDefault="00207FCE" w:rsidP="00207FCE">
      <w:pPr>
        <w:pStyle w:val="ListParagraph"/>
        <w:numPr>
          <w:ilvl w:val="0"/>
          <w:numId w:val="17"/>
        </w:numPr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Jordanian</w:t>
      </w:r>
    </w:p>
    <w:p w14:paraId="04668903" w14:textId="42D1D8BA" w:rsidR="00207FCE" w:rsidRPr="00207FCE" w:rsidRDefault="00207FCE" w:rsidP="00207FCE">
      <w:pPr>
        <w:pStyle w:val="ListParagraph"/>
        <w:numPr>
          <w:ilvl w:val="0"/>
          <w:numId w:val="17"/>
        </w:numPr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US permanent resident/ Green card holder</w:t>
      </w:r>
    </w:p>
    <w:p w14:paraId="052A28B9" w14:textId="1636115E" w:rsidR="00371AEA" w:rsidRPr="007209CA" w:rsidRDefault="00371AEA" w:rsidP="00207FCE">
      <w:pPr>
        <w:rPr>
          <w:rFonts w:eastAsia="Times New Roman" w:cs="Times New Roman"/>
          <w:b/>
          <w:color w:val="000000"/>
          <w:lang w:eastAsia="en-US"/>
        </w:rPr>
      </w:pPr>
    </w:p>
    <w:sectPr w:rsidR="00371AEA" w:rsidRPr="007209CA" w:rsidSect="008E536F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1641EA0" w14:textId="77777777" w:rsidR="008A6086" w:rsidRDefault="008A6086" w:rsidP="00094F31">
      <w:pPr>
        <w:spacing w:after="0"/>
      </w:pPr>
      <w:r>
        <w:separator/>
      </w:r>
    </w:p>
  </w:endnote>
  <w:endnote w:type="continuationSeparator" w:id="0">
    <w:p w14:paraId="3585E94C" w14:textId="77777777" w:rsidR="008A6086" w:rsidRDefault="008A6086" w:rsidP="00094F3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F724CC" w14:textId="77777777" w:rsidR="008A6086" w:rsidRDefault="008A6086" w:rsidP="00094F31">
      <w:pPr>
        <w:spacing w:after="0"/>
      </w:pPr>
      <w:r>
        <w:separator/>
      </w:r>
    </w:p>
  </w:footnote>
  <w:footnote w:type="continuationSeparator" w:id="0">
    <w:p w14:paraId="068D0094" w14:textId="77777777" w:rsidR="008A6086" w:rsidRDefault="008A6086" w:rsidP="00094F3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99603D"/>
    <w:multiLevelType w:val="hybridMultilevel"/>
    <w:tmpl w:val="925C778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C722FD8"/>
    <w:multiLevelType w:val="hybridMultilevel"/>
    <w:tmpl w:val="5DEA5A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F310E2"/>
    <w:multiLevelType w:val="hybridMultilevel"/>
    <w:tmpl w:val="DF02CB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5E63EF2"/>
    <w:multiLevelType w:val="hybridMultilevel"/>
    <w:tmpl w:val="3A52C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CD13D9B"/>
    <w:multiLevelType w:val="hybridMultilevel"/>
    <w:tmpl w:val="346EEC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DEE701F"/>
    <w:multiLevelType w:val="hybridMultilevel"/>
    <w:tmpl w:val="38C44A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E913B49"/>
    <w:multiLevelType w:val="hybridMultilevel"/>
    <w:tmpl w:val="3A10FF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EF76A92"/>
    <w:multiLevelType w:val="hybridMultilevel"/>
    <w:tmpl w:val="5C82846E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35D20902"/>
    <w:multiLevelType w:val="hybridMultilevel"/>
    <w:tmpl w:val="C194C802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39483295"/>
    <w:multiLevelType w:val="hybridMultilevel"/>
    <w:tmpl w:val="37B8E7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99558ED"/>
    <w:multiLevelType w:val="hybridMultilevel"/>
    <w:tmpl w:val="6DC220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BBB3268"/>
    <w:multiLevelType w:val="hybridMultilevel"/>
    <w:tmpl w:val="71D8D3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227258C"/>
    <w:multiLevelType w:val="hybridMultilevel"/>
    <w:tmpl w:val="5C4C22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5D24465"/>
    <w:multiLevelType w:val="hybridMultilevel"/>
    <w:tmpl w:val="3AE27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83A1673"/>
    <w:multiLevelType w:val="hybridMultilevel"/>
    <w:tmpl w:val="EA543BD8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5">
    <w:nsid w:val="49BB613F"/>
    <w:multiLevelType w:val="hybridMultilevel"/>
    <w:tmpl w:val="1144B43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4E05543E"/>
    <w:multiLevelType w:val="hybridMultilevel"/>
    <w:tmpl w:val="07F0EC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D620CA"/>
    <w:multiLevelType w:val="hybridMultilevel"/>
    <w:tmpl w:val="31DAB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A4556A0"/>
    <w:multiLevelType w:val="hybridMultilevel"/>
    <w:tmpl w:val="16644B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22457E3"/>
    <w:multiLevelType w:val="hybridMultilevel"/>
    <w:tmpl w:val="B63811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2B86963"/>
    <w:multiLevelType w:val="hybridMultilevel"/>
    <w:tmpl w:val="778814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8AB2B20"/>
    <w:multiLevelType w:val="hybridMultilevel"/>
    <w:tmpl w:val="45E6F3A2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>
    <w:nsid w:val="6AE0646F"/>
    <w:multiLevelType w:val="hybridMultilevel"/>
    <w:tmpl w:val="89B6A5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B674D8"/>
    <w:multiLevelType w:val="hybridMultilevel"/>
    <w:tmpl w:val="82C8B1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7716BA6"/>
    <w:multiLevelType w:val="hybridMultilevel"/>
    <w:tmpl w:val="1D468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E89269A"/>
    <w:multiLevelType w:val="hybridMultilevel"/>
    <w:tmpl w:val="B7D63A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5"/>
  </w:num>
  <w:num w:numId="3">
    <w:abstractNumId w:val="2"/>
  </w:num>
  <w:num w:numId="4">
    <w:abstractNumId w:val="13"/>
  </w:num>
  <w:num w:numId="5">
    <w:abstractNumId w:val="5"/>
  </w:num>
  <w:num w:numId="6">
    <w:abstractNumId w:val="22"/>
  </w:num>
  <w:num w:numId="7">
    <w:abstractNumId w:val="23"/>
  </w:num>
  <w:num w:numId="8">
    <w:abstractNumId w:val="19"/>
  </w:num>
  <w:num w:numId="9">
    <w:abstractNumId w:val="24"/>
  </w:num>
  <w:num w:numId="10">
    <w:abstractNumId w:val="10"/>
  </w:num>
  <w:num w:numId="11">
    <w:abstractNumId w:val="0"/>
  </w:num>
  <w:num w:numId="12">
    <w:abstractNumId w:val="18"/>
  </w:num>
  <w:num w:numId="13">
    <w:abstractNumId w:val="15"/>
  </w:num>
  <w:num w:numId="14">
    <w:abstractNumId w:val="12"/>
  </w:num>
  <w:num w:numId="15">
    <w:abstractNumId w:val="1"/>
  </w:num>
  <w:num w:numId="16">
    <w:abstractNumId w:val="16"/>
  </w:num>
  <w:num w:numId="17">
    <w:abstractNumId w:val="3"/>
  </w:num>
  <w:num w:numId="18">
    <w:abstractNumId w:val="9"/>
  </w:num>
  <w:num w:numId="19">
    <w:abstractNumId w:val="8"/>
  </w:num>
  <w:num w:numId="20">
    <w:abstractNumId w:val="14"/>
  </w:num>
  <w:num w:numId="21">
    <w:abstractNumId w:val="11"/>
  </w:num>
  <w:num w:numId="22">
    <w:abstractNumId w:val="21"/>
  </w:num>
  <w:num w:numId="23">
    <w:abstractNumId w:val="7"/>
  </w:num>
  <w:num w:numId="24">
    <w:abstractNumId w:val="6"/>
  </w:num>
  <w:num w:numId="25">
    <w:abstractNumId w:val="20"/>
  </w:num>
  <w:num w:numId="26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82FE0"/>
    <w:rsid w:val="0000131C"/>
    <w:rsid w:val="00017AC9"/>
    <w:rsid w:val="00022942"/>
    <w:rsid w:val="00040BAA"/>
    <w:rsid w:val="00043FB9"/>
    <w:rsid w:val="00072118"/>
    <w:rsid w:val="000858C0"/>
    <w:rsid w:val="00094F31"/>
    <w:rsid w:val="000A4142"/>
    <w:rsid w:val="000B31BF"/>
    <w:rsid w:val="000B490A"/>
    <w:rsid w:val="000E5051"/>
    <w:rsid w:val="000F3563"/>
    <w:rsid w:val="00107179"/>
    <w:rsid w:val="00121CCB"/>
    <w:rsid w:val="00133A01"/>
    <w:rsid w:val="001A2D21"/>
    <w:rsid w:val="001A4CA2"/>
    <w:rsid w:val="001E39D8"/>
    <w:rsid w:val="002074A5"/>
    <w:rsid w:val="00207FCE"/>
    <w:rsid w:val="002141BC"/>
    <w:rsid w:val="0022444F"/>
    <w:rsid w:val="00224642"/>
    <w:rsid w:val="00251E3D"/>
    <w:rsid w:val="00286FD3"/>
    <w:rsid w:val="002B20D4"/>
    <w:rsid w:val="002B4BA1"/>
    <w:rsid w:val="002D7AB6"/>
    <w:rsid w:val="002F4AAA"/>
    <w:rsid w:val="003077D6"/>
    <w:rsid w:val="00325D4E"/>
    <w:rsid w:val="0033763D"/>
    <w:rsid w:val="00356328"/>
    <w:rsid w:val="00357D34"/>
    <w:rsid w:val="00371AEA"/>
    <w:rsid w:val="0039067C"/>
    <w:rsid w:val="0039548B"/>
    <w:rsid w:val="003B56F6"/>
    <w:rsid w:val="003C1885"/>
    <w:rsid w:val="003D4B63"/>
    <w:rsid w:val="003E3207"/>
    <w:rsid w:val="00401CFE"/>
    <w:rsid w:val="0042595C"/>
    <w:rsid w:val="00436D1E"/>
    <w:rsid w:val="00443DAE"/>
    <w:rsid w:val="00456865"/>
    <w:rsid w:val="00467B7A"/>
    <w:rsid w:val="00481504"/>
    <w:rsid w:val="0048573A"/>
    <w:rsid w:val="004912D7"/>
    <w:rsid w:val="004D66FE"/>
    <w:rsid w:val="004F5361"/>
    <w:rsid w:val="0052726A"/>
    <w:rsid w:val="00550560"/>
    <w:rsid w:val="00576CBC"/>
    <w:rsid w:val="00593BA8"/>
    <w:rsid w:val="005C6929"/>
    <w:rsid w:val="005F1A96"/>
    <w:rsid w:val="005F3B9F"/>
    <w:rsid w:val="006127DE"/>
    <w:rsid w:val="0062234D"/>
    <w:rsid w:val="00681BD6"/>
    <w:rsid w:val="00682FE0"/>
    <w:rsid w:val="00687DBE"/>
    <w:rsid w:val="0069377A"/>
    <w:rsid w:val="006B3A99"/>
    <w:rsid w:val="006C35C8"/>
    <w:rsid w:val="006F7E2E"/>
    <w:rsid w:val="007209CA"/>
    <w:rsid w:val="00723430"/>
    <w:rsid w:val="00785378"/>
    <w:rsid w:val="007978CA"/>
    <w:rsid w:val="007C1C61"/>
    <w:rsid w:val="007D797D"/>
    <w:rsid w:val="007F164F"/>
    <w:rsid w:val="008052D1"/>
    <w:rsid w:val="00831841"/>
    <w:rsid w:val="00857B2F"/>
    <w:rsid w:val="008A6086"/>
    <w:rsid w:val="008B5F30"/>
    <w:rsid w:val="008C217B"/>
    <w:rsid w:val="008E536F"/>
    <w:rsid w:val="0090194B"/>
    <w:rsid w:val="00904117"/>
    <w:rsid w:val="009226C1"/>
    <w:rsid w:val="00942E39"/>
    <w:rsid w:val="00971C8D"/>
    <w:rsid w:val="00A02385"/>
    <w:rsid w:val="00A0333A"/>
    <w:rsid w:val="00A273E0"/>
    <w:rsid w:val="00A54B46"/>
    <w:rsid w:val="00B00FA9"/>
    <w:rsid w:val="00B205CB"/>
    <w:rsid w:val="00B34263"/>
    <w:rsid w:val="00B83996"/>
    <w:rsid w:val="00BA163E"/>
    <w:rsid w:val="00BA4FDB"/>
    <w:rsid w:val="00BB5682"/>
    <w:rsid w:val="00BB5692"/>
    <w:rsid w:val="00BC4DE1"/>
    <w:rsid w:val="00BE5C2B"/>
    <w:rsid w:val="00BF611A"/>
    <w:rsid w:val="00C02376"/>
    <w:rsid w:val="00C24E64"/>
    <w:rsid w:val="00C30903"/>
    <w:rsid w:val="00C46232"/>
    <w:rsid w:val="00C931BA"/>
    <w:rsid w:val="00CA6019"/>
    <w:rsid w:val="00CF430E"/>
    <w:rsid w:val="00D2433C"/>
    <w:rsid w:val="00D261B0"/>
    <w:rsid w:val="00D300C7"/>
    <w:rsid w:val="00D33AC5"/>
    <w:rsid w:val="00D354CD"/>
    <w:rsid w:val="00D46F99"/>
    <w:rsid w:val="00D63839"/>
    <w:rsid w:val="00D64882"/>
    <w:rsid w:val="00D74FB5"/>
    <w:rsid w:val="00D95043"/>
    <w:rsid w:val="00DD4CA9"/>
    <w:rsid w:val="00DE1ACE"/>
    <w:rsid w:val="00E04D76"/>
    <w:rsid w:val="00E445F6"/>
    <w:rsid w:val="00E8789F"/>
    <w:rsid w:val="00EA7A6C"/>
    <w:rsid w:val="00EC0D91"/>
    <w:rsid w:val="00F375A3"/>
    <w:rsid w:val="00F43A7B"/>
    <w:rsid w:val="00F7629F"/>
    <w:rsid w:val="00F91512"/>
    <w:rsid w:val="00FB0C7D"/>
    <w:rsid w:val="00FB57CF"/>
    <w:rsid w:val="00FE149A"/>
    <w:rsid w:val="00FF139F"/>
    <w:rsid w:val="00FF45B8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B9B0BE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87DBE"/>
    <w:pPr>
      <w:ind w:left="720"/>
      <w:contextualSpacing/>
    </w:pPr>
  </w:style>
  <w:style w:type="character" w:customStyle="1" w:styleId="apple-style-span">
    <w:name w:val="apple-style-span"/>
    <w:basedOn w:val="DefaultParagraphFont"/>
    <w:rsid w:val="0039548B"/>
  </w:style>
  <w:style w:type="paragraph" w:styleId="BalloonText">
    <w:name w:val="Balloon Text"/>
    <w:basedOn w:val="Normal"/>
    <w:link w:val="BalloonTextChar"/>
    <w:uiPriority w:val="99"/>
    <w:semiHidden/>
    <w:unhideWhenUsed/>
    <w:rsid w:val="003E3207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3207"/>
    <w:rPr>
      <w:rFonts w:ascii="Lucida Grande" w:hAnsi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C46232"/>
  </w:style>
  <w:style w:type="character" w:styleId="Emphasis">
    <w:name w:val="Emphasis"/>
    <w:basedOn w:val="DefaultParagraphFont"/>
    <w:uiPriority w:val="20"/>
    <w:qFormat/>
    <w:rsid w:val="00C46232"/>
    <w:rPr>
      <w:i/>
      <w:iCs/>
    </w:rPr>
  </w:style>
  <w:style w:type="character" w:styleId="Hyperlink">
    <w:name w:val="Hyperlink"/>
    <w:basedOn w:val="DefaultParagraphFont"/>
    <w:uiPriority w:val="99"/>
    <w:unhideWhenUsed/>
    <w:rsid w:val="002D7AB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94F31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94F31"/>
  </w:style>
  <w:style w:type="paragraph" w:styleId="Footer">
    <w:name w:val="footer"/>
    <w:basedOn w:val="Normal"/>
    <w:link w:val="FooterChar"/>
    <w:uiPriority w:val="99"/>
    <w:unhideWhenUsed/>
    <w:rsid w:val="00094F31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094F31"/>
  </w:style>
  <w:style w:type="character" w:styleId="Strong">
    <w:name w:val="Strong"/>
    <w:qFormat/>
    <w:rsid w:val="001A2D21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87DBE"/>
    <w:pPr>
      <w:ind w:left="720"/>
      <w:contextualSpacing/>
    </w:pPr>
  </w:style>
  <w:style w:type="character" w:customStyle="1" w:styleId="apple-style-span">
    <w:name w:val="apple-style-span"/>
    <w:basedOn w:val="DefaultParagraphFont"/>
    <w:rsid w:val="0039548B"/>
  </w:style>
  <w:style w:type="paragraph" w:styleId="BalloonText">
    <w:name w:val="Balloon Text"/>
    <w:basedOn w:val="Normal"/>
    <w:link w:val="BalloonTextChar"/>
    <w:uiPriority w:val="99"/>
    <w:semiHidden/>
    <w:unhideWhenUsed/>
    <w:rsid w:val="003E3207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3207"/>
    <w:rPr>
      <w:rFonts w:ascii="Lucida Grande" w:hAnsi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C46232"/>
  </w:style>
  <w:style w:type="character" w:styleId="Emphasis">
    <w:name w:val="Emphasis"/>
    <w:basedOn w:val="DefaultParagraphFont"/>
    <w:uiPriority w:val="20"/>
    <w:qFormat/>
    <w:rsid w:val="00C46232"/>
    <w:rPr>
      <w:i/>
      <w:iCs/>
    </w:rPr>
  </w:style>
  <w:style w:type="character" w:styleId="Hyperlink">
    <w:name w:val="Hyperlink"/>
    <w:basedOn w:val="DefaultParagraphFont"/>
    <w:uiPriority w:val="99"/>
    <w:unhideWhenUsed/>
    <w:rsid w:val="002D7AB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94F31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94F31"/>
  </w:style>
  <w:style w:type="paragraph" w:styleId="Footer">
    <w:name w:val="footer"/>
    <w:basedOn w:val="Normal"/>
    <w:link w:val="FooterChar"/>
    <w:uiPriority w:val="99"/>
    <w:unhideWhenUsed/>
    <w:rsid w:val="00094F31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094F31"/>
  </w:style>
  <w:style w:type="character" w:styleId="Strong">
    <w:name w:val="Strong"/>
    <w:qFormat/>
    <w:rsid w:val="001A2D2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31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7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93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922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39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1BF2F1BF254714F9F0C97DADA18F87E" ma:contentTypeVersion="0" ma:contentTypeDescription="Create a new document." ma:contentTypeScope="" ma:versionID="0990636b267d44d94fc2ee86d28e08b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27b4a4f76bea50102067bc7ec8c6d4d1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1635CA6-6E41-4AA3-92AE-448B7AF68877}"/>
</file>

<file path=customXml/itemProps2.xml><?xml version="1.0" encoding="utf-8"?>
<ds:datastoreItem xmlns:ds="http://schemas.openxmlformats.org/officeDocument/2006/customXml" ds:itemID="{FC82D8CD-84E4-4940-8F0C-0A66AF0785A7}"/>
</file>

<file path=customXml/itemProps3.xml><?xml version="1.0" encoding="utf-8"?>
<ds:datastoreItem xmlns:ds="http://schemas.openxmlformats.org/officeDocument/2006/customXml" ds:itemID="{BC32EF11-8D89-49ED-8375-512A1607C725}"/>
</file>

<file path=customXml/itemProps4.xml><?xml version="1.0" encoding="utf-8"?>
<ds:datastoreItem xmlns:ds="http://schemas.openxmlformats.org/officeDocument/2006/customXml" ds:itemID="{B5EFF968-7690-4971-AD7F-78E9909442FA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972</Words>
  <Characters>554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an Kwan</dc:creator>
  <cp:lastModifiedBy>dawoood yusef</cp:lastModifiedBy>
  <cp:revision>6</cp:revision>
  <cp:lastPrinted>2013-11-02T17:07:00Z</cp:lastPrinted>
  <dcterms:created xsi:type="dcterms:W3CDTF">2017-12-23T18:14:00Z</dcterms:created>
  <dcterms:modified xsi:type="dcterms:W3CDTF">2018-07-31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1BF2F1BF254714F9F0C97DADA18F87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chicago-note-bibliography</vt:lpwstr>
  </property>
  <property fmtid="{D5CDD505-2E9C-101B-9397-08002B2CF9AE}" pid="6" name="Mendeley Recent Style Name 1_1">
    <vt:lpwstr>Chicago Manual of Style 16th edition (note)</vt:lpwstr>
  </property>
  <property fmtid="{D5CDD505-2E9C-101B-9397-08002B2CF9AE}" pid="7" name="Mendeley Recent Style Id 2_1">
    <vt:lpwstr>http://www.zotero.org/styles/council-of-science-editors</vt:lpwstr>
  </property>
  <property fmtid="{D5CDD505-2E9C-101B-9397-08002B2CF9AE}" pid="8" name="Mendeley Recent Style Name 2_1">
    <vt:lpwstr>Council of Science Editors, Citation-Sequence (numeric)</vt:lpwstr>
  </property>
  <property fmtid="{D5CDD505-2E9C-101B-9397-08002B2CF9AE}" pid="9" name="Mendeley Recent Style Id 3_1">
    <vt:lpwstr>http://www.zotero.org/styles/elsevier-vancouver</vt:lpwstr>
  </property>
  <property fmtid="{D5CDD505-2E9C-101B-9397-08002B2CF9AE}" pid="10" name="Mendeley Recent Style Name 3_1">
    <vt:lpwstr>Elsevier Vancouver</vt:lpwstr>
  </property>
  <property fmtid="{D5CDD505-2E9C-101B-9397-08002B2CF9AE}" pid="11" name="Mendeley Recent Style Id 4_1">
    <vt:lpwstr>http://www.zotero.org/styles/harvard1</vt:lpwstr>
  </property>
  <property fmtid="{D5CDD505-2E9C-101B-9397-08002B2CF9AE}" pid="12" name="Mendeley Recent Style Name 4_1">
    <vt:lpwstr>Harvard Reference format 1 (author-date)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journal-of-infection-and-public-health</vt:lpwstr>
  </property>
  <property fmtid="{D5CDD505-2E9C-101B-9397-08002B2CF9AE}" pid="16" name="Mendeley Recent Style Name 6_1">
    <vt:lpwstr>Journal of Infection and Public Health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</Properties>
</file>